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503CF" w:rsidRDefault="005503CF" w:rsidP="005503CF">
      <w:pPr>
        <w:widowControl w:val="0"/>
        <w:autoSpaceDE w:val="0"/>
        <w:autoSpaceDN w:val="0"/>
        <w:adjustRightInd w:val="0"/>
      </w:pPr>
      <w:r>
        <w:t xml:space="preserve">Workflow Extraction from Cooking Recipes </w:t>
      </w:r>
      <w:r>
        <w:fldChar w:fldCharType="begin" w:fldLock="1"/>
      </w:r>
      <w:r>
        <w:instrText>ADDIN CSL_CITATION { "citationItems" : [ { "id" : "ITEM-1", "itemData" : { "abstract" : "Extraction of workflows from unstructured text is a difficult and costly task which is currently performed by human workflow modeling experts. Our paper describes an approach for the automatic extraction of workflows from cooking recipes resulting in a formal description of cooking instructions. A chain of standard and novel information extraction methods is applied. They are dedicated to the special characteristics of textual cooking instructions (verb- centric, restricted vocabulary of ingredients, relatively independent sentences). The intended evaluation of this ongoing work is briefly sketched. The paper is a contribution to the open challenge of the Computer Cooking Contest 2011.", "author" : [ { "dropping-particle" : "", "family" : "Walter", "given" : "Kirstin", "non-dropping-particle" : "", "parse-names" : false, "suffix" : "" }, { "dropping-particle" : "", "family" : "Minor", "given" : "Mirjam", "non-dropping-particle" : "", "parse-names" : false, "suffix" : "" }, { "dropping-particle" : "", "family" : "Bergmann", "given" : "Ralph", "non-dropping-particle" : "", "parse-names" : false, "suffix" : "" } ], "container-title" : "Proceedings of the ICCBR 2011 \u2026", "id" : "ITEM-1", "issued" : { "date-parts" : [ [ "2011" ] ] }, "page" : "207-216", "title" : "Workflow extraction from cooking recipes", "type" : "article-journal" }, "uris" : [ "http://www.mendeley.com/documents/?uuid=08e5e100-dbd3-459e-acf2-4c58a3c06cd1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Pr="005503CF">
        <w:rPr>
          <w:noProof/>
        </w:rPr>
        <w:t>[1]</w:t>
      </w:r>
      <w:r>
        <w:fldChar w:fldCharType="end"/>
      </w: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  <w:r>
        <w:t xml:space="preserve">In this work, they are trying to extract workflow from unstructured text. </w:t>
      </w:r>
      <w:r w:rsidR="00955353">
        <w:t xml:space="preserve"> </w:t>
      </w:r>
      <w:proofErr w:type="gramStart"/>
      <w:r w:rsidR="00955353">
        <w:t>The represent the data</w:t>
      </w:r>
      <w:r w:rsidR="006E7686">
        <w:t xml:space="preserve"> by computer readable workflows.</w:t>
      </w:r>
      <w:proofErr w:type="gramEnd"/>
      <w:r w:rsidR="006E7686">
        <w:t xml:space="preserve">  (</w:t>
      </w:r>
      <w:bookmarkStart w:id="0" w:name="_GoBack"/>
      <w:bookmarkEnd w:id="0"/>
      <w:r w:rsidR="006E7686">
        <w:t>TBD)</w:t>
      </w: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Pr="005503CF" w:rsidRDefault="005503CF" w:rsidP="005503CF">
      <w:pPr>
        <w:widowControl w:val="0"/>
        <w:autoSpaceDE w:val="0"/>
        <w:autoSpaceDN w:val="0"/>
        <w:adjustRightInd w:val="0"/>
        <w:rPr>
          <w:rFonts w:ascii="Cambria" w:hAnsi="Cambria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:rsidR="005503CF" w:rsidRPr="005503CF" w:rsidRDefault="005503CF" w:rsidP="005503CF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</w:rPr>
      </w:pPr>
      <w:r w:rsidRPr="005503CF">
        <w:rPr>
          <w:rFonts w:ascii="Cambria" w:hAnsi="Cambria"/>
          <w:noProof/>
        </w:rPr>
        <w:t>[1]</w:t>
      </w:r>
      <w:r w:rsidRPr="005503CF">
        <w:rPr>
          <w:rFonts w:ascii="Cambria" w:hAnsi="Cambria"/>
          <w:noProof/>
        </w:rPr>
        <w:tab/>
        <w:t xml:space="preserve">K. Walter, M. Minor, and R. Bergmann, “Workflow extraction from cooking recipes,” </w:t>
      </w:r>
      <w:r w:rsidRPr="005503CF">
        <w:rPr>
          <w:rFonts w:ascii="Cambria" w:hAnsi="Cambria"/>
          <w:i/>
          <w:iCs/>
          <w:noProof/>
        </w:rPr>
        <w:t>Proc. ICCBR 2011 …</w:t>
      </w:r>
      <w:r w:rsidRPr="005503CF">
        <w:rPr>
          <w:rFonts w:ascii="Cambria" w:hAnsi="Cambria"/>
          <w:noProof/>
        </w:rPr>
        <w:t>, pp. 207–216, 2011.</w:t>
      </w:r>
    </w:p>
    <w:p w:rsidR="00AA622B" w:rsidRDefault="005503CF">
      <w:r>
        <w:fldChar w:fldCharType="end"/>
      </w:r>
    </w:p>
    <w:sectPr w:rsidR="00AA622B" w:rsidSect="0055768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503CF"/>
    <w:rsid w:val="005503CF"/>
    <w:rsid w:val="00557682"/>
    <w:rsid w:val="006E7686"/>
    <w:rsid w:val="00955353"/>
    <w:rsid w:val="00AA62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1A33635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</Pages>
  <Words>322</Words>
  <Characters>1842</Characters>
  <Application>Microsoft Macintosh Word</Application>
  <DocSecurity>0</DocSecurity>
  <Lines>15</Lines>
  <Paragraphs>4</Paragraphs>
  <ScaleCrop>false</ScaleCrop>
  <Company/>
  <LinksUpToDate>false</LinksUpToDate>
  <CharactersWithSpaces>21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BRAHIM ARDIC</dc:creator>
  <cp:keywords/>
  <dc:description/>
  <cp:lastModifiedBy>IBRAHIM ARDIC</cp:lastModifiedBy>
  <cp:revision>1</cp:revision>
  <dcterms:created xsi:type="dcterms:W3CDTF">2017-12-17T19:40:00Z</dcterms:created>
  <dcterms:modified xsi:type="dcterms:W3CDTF">2017-12-17T2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d90f163-6486-3adb-b593-238f0841df83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